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C404928" w14:textId="77777777" w:rsidR="00B04F36" w:rsidRPr="003B1D78" w:rsidRDefault="00B04F36" w:rsidP="00B04F36">
      <w:pPr>
        <w:spacing w:after="160"/>
        <w:jc w:val="both"/>
        <w:rPr>
          <w:rFonts w:ascii="Arial" w:hAnsi="Arial" w:cs="Arial"/>
          <w:color w:val="1155CC"/>
          <w:sz w:val="22"/>
          <w:szCs w:val="22"/>
        </w:rPr>
      </w:pPr>
      <w:r w:rsidRPr="003B1D78">
        <w:rPr>
          <w:rFonts w:ascii="Arial" w:hAnsi="Arial" w:cs="Arial"/>
          <w:color w:val="1155CC"/>
          <w:sz w:val="22"/>
          <w:szCs w:val="22"/>
        </w:rPr>
        <w:t xml:space="preserve">Table 1. Metabolites associated with sucrose </w:t>
      </w:r>
      <w:r>
        <w:rPr>
          <w:rFonts w:ascii="Arial" w:hAnsi="Arial" w:cs="Arial"/>
          <w:color w:val="1155CC"/>
          <w:sz w:val="22"/>
          <w:szCs w:val="22"/>
        </w:rPr>
        <w:t>overconsumption</w:t>
      </w:r>
      <w:r>
        <w:rPr>
          <w:rFonts w:ascii="Arial" w:hAnsi="Arial" w:cs="Arial" w:hint="eastAsia"/>
          <w:color w:val="1155CC"/>
          <w:sz w:val="22"/>
          <w:szCs w:val="22"/>
        </w:rPr>
        <w:t xml:space="preserve"> in MASLD</w:t>
      </w:r>
      <w:r>
        <w:rPr>
          <w:rFonts w:ascii="Arial" w:hAnsi="Arial" w:cs="Arial"/>
          <w:color w:val="1155CC"/>
          <w:sz w:val="22"/>
          <w:szCs w:val="22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3402"/>
        <w:gridCol w:w="2693"/>
        <w:gridCol w:w="1552"/>
      </w:tblGrid>
      <w:tr w:rsidR="00B04F36" w:rsidRPr="003B1D78" w14:paraId="2C7A3C2E" w14:textId="77777777" w:rsidTr="000C3BC2">
        <w:trPr>
          <w:trHeight w:val="394"/>
        </w:trPr>
        <w:tc>
          <w:tcPr>
            <w:tcW w:w="1413" w:type="dxa"/>
          </w:tcPr>
          <w:p w14:paraId="0943567B" w14:textId="77777777" w:rsidR="00B04F36" w:rsidRPr="00804273" w:rsidRDefault="00B04F36" w:rsidP="000C3BC2">
            <w:pPr>
              <w:spacing w:after="160"/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</w:pPr>
            <w:r w:rsidRPr="00804273"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  <w:t>Study</w:t>
            </w:r>
          </w:p>
        </w:tc>
        <w:tc>
          <w:tcPr>
            <w:tcW w:w="3402" w:type="dxa"/>
          </w:tcPr>
          <w:p w14:paraId="77596314" w14:textId="77777777" w:rsidR="00B04F36" w:rsidRPr="00804273" w:rsidRDefault="00B04F36" w:rsidP="000C3BC2">
            <w:pPr>
              <w:spacing w:after="160"/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</w:pPr>
            <w:r w:rsidRPr="00804273"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  <w:t>Intervention(s)</w:t>
            </w:r>
            <w:r w:rsidRPr="00804273">
              <w:rPr>
                <w:rFonts w:ascii="Arial" w:hAnsi="Arial" w:cs="Arial" w:hint="eastAsia"/>
                <w:b/>
                <w:bCs/>
                <w:color w:val="1155CC"/>
                <w:sz w:val="20"/>
                <w:szCs w:val="20"/>
              </w:rPr>
              <w:t xml:space="preserve"> and duration</w:t>
            </w:r>
          </w:p>
        </w:tc>
        <w:tc>
          <w:tcPr>
            <w:tcW w:w="2693" w:type="dxa"/>
          </w:tcPr>
          <w:p w14:paraId="3B3AF186" w14:textId="77777777" w:rsidR="00B04F36" w:rsidRPr="00804273" w:rsidRDefault="00B04F36" w:rsidP="000C3BC2">
            <w:pPr>
              <w:spacing w:after="160"/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</w:pPr>
            <w:r w:rsidRPr="00804273"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  <w:t>Metabolites</w:t>
            </w:r>
          </w:p>
        </w:tc>
        <w:tc>
          <w:tcPr>
            <w:tcW w:w="1552" w:type="dxa"/>
          </w:tcPr>
          <w:p w14:paraId="5F5073E0" w14:textId="77777777" w:rsidR="00B04F36" w:rsidRPr="00804273" w:rsidRDefault="00B04F36" w:rsidP="000C3BC2">
            <w:pPr>
              <w:spacing w:after="160"/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</w:pPr>
            <w:r w:rsidRPr="00804273">
              <w:rPr>
                <w:rFonts w:ascii="Arial" w:hAnsi="Arial" w:cs="Arial"/>
                <w:b/>
                <w:bCs/>
                <w:color w:val="1155CC"/>
                <w:sz w:val="20"/>
                <w:szCs w:val="20"/>
              </w:rPr>
              <w:t>Metabolism</w:t>
            </w:r>
          </w:p>
        </w:tc>
      </w:tr>
      <w:tr w:rsidR="00B04F36" w:rsidRPr="003B1D78" w14:paraId="7CDF987A" w14:textId="77777777" w:rsidTr="000C3BC2">
        <w:trPr>
          <w:trHeight w:val="394"/>
        </w:trPr>
        <w:tc>
          <w:tcPr>
            <w:tcW w:w="1413" w:type="dxa"/>
          </w:tcPr>
          <w:p w14:paraId="68638873" w14:textId="77777777" w:rsidR="00B04F36" w:rsidRPr="009F46FD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</w:pPr>
            <w:proofErr w:type="spellStart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Fujii</w:t>
            </w:r>
            <w:proofErr w:type="spellEnd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 xml:space="preserve"> et al., 2024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GdWppaTwvQXV0aG9yPjxZZWFyPjIwMjQ8L1llYXI+PFJl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GdWppaTwvQXV0aG9yPjxZZWFyPjIwMjQ8L1llYXI+PFJl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  <w:lang w:val="en-GB"/>
              </w:rPr>
              <w:t>[1]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.</w:t>
            </w:r>
          </w:p>
        </w:tc>
        <w:tc>
          <w:tcPr>
            <w:tcW w:w="3402" w:type="dxa"/>
          </w:tcPr>
          <w:p w14:paraId="4D769884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rats fed a 10% sucrose solution for 16 days</w:t>
            </w:r>
          </w:p>
        </w:tc>
        <w:tc>
          <w:tcPr>
            <w:tcW w:w="2693" w:type="dxa"/>
          </w:tcPr>
          <w:p w14:paraId="59C5D9A4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 xml:space="preserve">Decreased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blood 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 xml:space="preserve">acetate and butyrate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>levels</w:t>
            </w:r>
          </w:p>
        </w:tc>
        <w:tc>
          <w:tcPr>
            <w:tcW w:w="1552" w:type="dxa"/>
            <w:vMerge w:val="restart"/>
          </w:tcPr>
          <w:p w14:paraId="163B52AE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Gut microbial metabolism, Lipid metabolism</w:t>
            </w:r>
          </w:p>
        </w:tc>
      </w:tr>
      <w:tr w:rsidR="00B04F36" w:rsidRPr="003B1D78" w14:paraId="1E59F69F" w14:textId="77777777" w:rsidTr="000C3BC2">
        <w:trPr>
          <w:trHeight w:val="394"/>
        </w:trPr>
        <w:tc>
          <w:tcPr>
            <w:tcW w:w="1413" w:type="dxa"/>
          </w:tcPr>
          <w:p w14:paraId="28E97429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Sun et al., 2021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TdW48L0F1dGhvcj48WWVhcj4yMDIxPC9ZZWFyPjxSZWNO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TdW48L0F1dGhvcj48WWVhcj4yMDIxPC9ZZWFyPjxSZWNO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2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.</w:t>
            </w:r>
          </w:p>
        </w:tc>
        <w:tc>
          <w:tcPr>
            <w:tcW w:w="3402" w:type="dxa"/>
          </w:tcPr>
          <w:p w14:paraId="1F1A1BD8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Wistar rats fed high-sucrose diet for 4 weeks</w:t>
            </w:r>
          </w:p>
        </w:tc>
        <w:tc>
          <w:tcPr>
            <w:tcW w:w="2693" w:type="dxa"/>
          </w:tcPr>
          <w:p w14:paraId="47AAE3DE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Decrease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d 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 xml:space="preserve">butyrate and </w:t>
            </w:r>
            <w:bookmarkStart w:id="0" w:name="OLE_LINK3"/>
            <w:proofErr w:type="spellStart"/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formate</w:t>
            </w:r>
            <w:bookmarkEnd w:id="0"/>
            <w:proofErr w:type="spellEnd"/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in the 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 xml:space="preserve">cecal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>content</w:t>
            </w:r>
          </w:p>
        </w:tc>
        <w:tc>
          <w:tcPr>
            <w:tcW w:w="1552" w:type="dxa"/>
            <w:vMerge/>
          </w:tcPr>
          <w:p w14:paraId="01F4908C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</w:p>
        </w:tc>
      </w:tr>
      <w:tr w:rsidR="00B04F36" w:rsidRPr="003B1D78" w14:paraId="038D3F67" w14:textId="77777777" w:rsidTr="000C3BC2">
        <w:trPr>
          <w:trHeight w:val="394"/>
        </w:trPr>
        <w:tc>
          <w:tcPr>
            <w:tcW w:w="1413" w:type="dxa"/>
          </w:tcPr>
          <w:p w14:paraId="7C56E83C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Song et al., 2024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fldChar w:fldCharType="begin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instrText xml:space="preserve"> ADDIN EN.CITE &lt;EndNote&gt;&lt;Cite&gt;&lt;Author&gt;Qi&lt;/Author&gt;&lt;Year&gt;2024&lt;/Year&gt;&lt;RecNum&gt;3&lt;/RecNum&gt;&lt;DisplayText&gt;[3]&lt;/DisplayText&gt;&lt;record&gt;&lt;rec-number&gt;3&lt;/rec-number&gt;&lt;foreign-keys&gt;&lt;key app="EN" db-id="spsx0e5zttf55ve20do5xx5uwezr9fts2pd0" timestamp="1731938940"&gt;3&lt;/key&gt;&lt;/foreign-keys&gt;&lt;ref-type name="Journal Article"&gt;17&lt;/ref-type&gt;&lt;contributors&gt;&lt;authors&gt;&lt;author&gt;Qi, Song&lt;/author&gt;&lt;author&gt;Shiori, Nishitani&lt;/author&gt;&lt;author&gt;Shiori, Saito&lt;/author&gt;&lt;author&gt;Naomichi, Nishimura&lt;/author&gt;&lt;author&gt;Satoshi, Mochizuki&lt;/author&gt;&lt;author&gt;Hiroaki, Oda&lt;/author&gt;&lt;/authors&gt;&lt;/contributors&gt;&lt;titles&gt;&lt;title&gt;Inositol and taurine ameliorate abnormal liver lipid metabolism induced by high sucrose intake&lt;/title&gt;&lt;secondary-title&gt;Food Bioscience&lt;/secondary-title&gt;&lt;/titles&gt;&lt;periodical&gt;&lt;full-title&gt;Food Bioscience&lt;/full-title&gt;&lt;/periodical&gt;&lt;pages&gt;104368&lt;/pages&gt;&lt;volume&gt;60&lt;/volume&gt;&lt;keywords&gt;&lt;keyword&gt;Sucrose, Inositol, Taurine, Fatty liver, Lipid metabolism&lt;/keyword&gt;&lt;/keywords&gt;&lt;dates&gt;&lt;year&gt;2024&lt;/year&gt;&lt;/dates&gt;&lt;isbn&gt;2212-4292&lt;/isbn&gt;&lt;accession-num&gt;SONG2024104368&lt;/accession-num&gt;&lt;urls&gt;&lt;related-urls&gt;&lt;url&gt;https://www.sciencedirect.com/science/article/pii/S2212429224007983&lt;/url&gt;&lt;/related-urls&gt;&lt;/urls&gt;&lt;electronic-resource-num&gt;https://doi.org/10.1016/j.fbio.2024.104368&lt;/electronic-resource-num&gt;&lt;/record&gt;&lt;/Cite&gt;&lt;/EndNote&gt;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  <w:lang w:val="sv-SE"/>
              </w:rPr>
              <w:t>[3]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fldChar w:fldCharType="end"/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.</w:t>
            </w:r>
          </w:p>
        </w:tc>
        <w:tc>
          <w:tcPr>
            <w:tcW w:w="3402" w:type="dxa"/>
          </w:tcPr>
          <w:p w14:paraId="2D1838AA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Wistar rats fed a high sucrose diet for 4 weeks</w:t>
            </w:r>
          </w:p>
        </w:tc>
        <w:tc>
          <w:tcPr>
            <w:tcW w:w="2693" w:type="dxa"/>
          </w:tcPr>
          <w:p w14:paraId="154296C5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Decreased acetate and butyrate; increased succinate in cecal content</w:t>
            </w:r>
          </w:p>
        </w:tc>
        <w:tc>
          <w:tcPr>
            <w:tcW w:w="1552" w:type="dxa"/>
            <w:vMerge/>
          </w:tcPr>
          <w:p w14:paraId="369EC235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</w:p>
        </w:tc>
      </w:tr>
      <w:tr w:rsidR="00B04F36" w:rsidRPr="003B1D78" w14:paraId="75D6AF55" w14:textId="77777777" w:rsidTr="000C3BC2">
        <w:trPr>
          <w:trHeight w:val="394"/>
        </w:trPr>
        <w:tc>
          <w:tcPr>
            <w:tcW w:w="1413" w:type="dxa"/>
          </w:tcPr>
          <w:p w14:paraId="5CC60538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Ramos-Romero et al., 2019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SYW1vcy1Sb21lcm88L0F1dGhvcj48WWVhcj4yMDIwPC9Z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SYW1vcy1Sb21lcm88L0F1dGhvcj48WWVhcj4yMDIwPC9Z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  <w:lang w:val="en-GB"/>
              </w:rPr>
              <w:t>[4]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.</w:t>
            </w:r>
          </w:p>
        </w:tc>
        <w:tc>
          <w:tcPr>
            <w:tcW w:w="3402" w:type="dxa"/>
          </w:tcPr>
          <w:p w14:paraId="33C31507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Wistar rats were fed a 35% sucrose solution for 24 weeks.</w:t>
            </w:r>
          </w:p>
        </w:tc>
        <w:tc>
          <w:tcPr>
            <w:tcW w:w="2693" w:type="dxa"/>
          </w:tcPr>
          <w:p w14:paraId="5E0A85A8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Increased uric acid in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urine</w:t>
            </w:r>
          </w:p>
        </w:tc>
        <w:tc>
          <w:tcPr>
            <w:tcW w:w="1552" w:type="dxa"/>
          </w:tcPr>
          <w:p w14:paraId="54B66F3F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Urea cycle</w:t>
            </w:r>
          </w:p>
        </w:tc>
      </w:tr>
      <w:tr w:rsidR="00B04F36" w:rsidRPr="003B1D78" w14:paraId="78784D6A" w14:textId="77777777" w:rsidTr="000C3BC2">
        <w:trPr>
          <w:trHeight w:val="394"/>
        </w:trPr>
        <w:tc>
          <w:tcPr>
            <w:tcW w:w="1413" w:type="dxa"/>
          </w:tcPr>
          <w:p w14:paraId="48113BDA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Ortiz &amp; Field, 2023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&lt;EndNote&gt;&lt;Cite&gt;&lt;Author&gt;Ortiz&lt;/Author&gt;&lt;Year&gt;2023&lt;/Year&gt;&lt;RecNum&gt;5&lt;/RecNum&gt;&lt;DisplayText&gt;[5]&lt;/DisplayText&gt;&lt;record&gt;&lt;rec-number&gt;5&lt;/rec-number&gt;&lt;foreign-keys&gt;&lt;key app="EN" db-id="spsx0e5zttf55ve20do5xx5uwezr9fts2pd0" timestamp="1731939049"&gt;5&lt;/key&gt;&lt;/foreign-keys&gt;&lt;ref-type name="Journal Article"&gt;17&lt;/ref-type&gt;&lt;contributors&gt;&lt;authors&gt;&lt;author&gt;Ortiz, S. R.&lt;/author&gt;&lt;author&gt;Field, M. S.&lt;/author&gt;&lt;/authors&gt;&lt;/contributors&gt;&lt;auth-address&gt;Division of Nutritional Sciences, Cornell University, Ithaca, NY, USA.&amp;#xD;Division of Nutritional Sciences, Cornell University, Ithaca, NY, USA. Electronic address: mas246@cornell.edu.&lt;/auth-address&gt;&lt;titles&gt;&lt;title&gt;Sucrose Intake Elevates Erythritol in Plasma and Urine in Male Mice&lt;/title&gt;&lt;secondary-title&gt;J Nutr&lt;/secondary-title&gt;&lt;/titles&gt;&lt;periodical&gt;&lt;full-title&gt;J Nutr&lt;/full-title&gt;&lt;/periodical&gt;&lt;pages&gt;1889-1902&lt;/pages&gt;&lt;volume&gt;153&lt;/volume&gt;&lt;number&gt;7&lt;/number&gt;&lt;edition&gt;2023/05/29&lt;/edition&gt;&lt;keywords&gt;&lt;keyword&gt;Mice&lt;/keyword&gt;&lt;keyword&gt;Male&lt;/keyword&gt;&lt;keyword&gt;Animals&lt;/keyword&gt;&lt;keyword&gt;*Dietary Fats&lt;/keyword&gt;&lt;keyword&gt;*Erythritol&lt;/keyword&gt;&lt;keyword&gt;Mice, Inbred C57BL&lt;/keyword&gt;&lt;keyword&gt;Obesity/etiology&lt;/keyword&gt;&lt;keyword&gt;Diet, High-Fat/adverse effects&lt;/keyword&gt;&lt;keyword&gt;Glucose&lt;/keyword&gt;&lt;keyword&gt;Sucrose&lt;/keyword&gt;&lt;keyword&gt;alcohol dehydrogenase&lt;/keyword&gt;&lt;keyword&gt;erythritol&lt;/keyword&gt;&lt;keyword&gt;obesity&lt;/keyword&gt;&lt;keyword&gt;pentose phosphate pathway&lt;/keyword&gt;&lt;keyword&gt;sorbitol dehydrogenase&lt;/keyword&gt;&lt;/keywords&gt;&lt;dates&gt;&lt;year&gt;2023&lt;/year&gt;&lt;pub-dates&gt;&lt;date&gt;Jul&lt;/date&gt;&lt;/pub-dates&gt;&lt;/dates&gt;&lt;isbn&gt;1541-6100 (Electronic)&amp;#xD;0022-3166 (Linking)&lt;/isbn&gt;&lt;accession-num&gt;37245661&lt;/accession-num&gt;&lt;urls&gt;&lt;related-urls&gt;&lt;url&gt;https://www.ncbi.nlm.nih.gov/pubmed/37245661&lt;/url&gt;&lt;/related-urls&gt;&lt;/urls&gt;&lt;electronic-resource-num&gt;10.1016/j.tjnut.2023.05.022&lt;/electronic-resource-num&gt;&lt;/record&gt;&lt;/Cite&gt;&lt;/EndNote&gt;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5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.</w:t>
            </w:r>
          </w:p>
        </w:tc>
        <w:tc>
          <w:tcPr>
            <w:tcW w:w="3402" w:type="dxa"/>
          </w:tcPr>
          <w:p w14:paraId="5831EA4B" w14:textId="77777777" w:rsidR="00B04F36" w:rsidRPr="00A5226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C57BL/6J mice were fed either low-fat diet or high-fat diet with 30% sucrose water for 8 weeks</w:t>
            </w:r>
          </w:p>
        </w:tc>
        <w:tc>
          <w:tcPr>
            <w:tcW w:w="2693" w:type="dxa"/>
          </w:tcPr>
          <w:p w14:paraId="0DF61FC2" w14:textId="77777777" w:rsidR="00B04F36" w:rsidRPr="009C7629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Elevated serum and kidney erythritol concentration</w:t>
            </w:r>
          </w:p>
        </w:tc>
        <w:tc>
          <w:tcPr>
            <w:tcW w:w="1552" w:type="dxa"/>
          </w:tcPr>
          <w:p w14:paraId="362D0728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9C7629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Carbohydrate metabolism</w:t>
            </w:r>
          </w:p>
        </w:tc>
      </w:tr>
      <w:tr w:rsidR="00B04F36" w:rsidRPr="003B1D78" w14:paraId="1D9D7492" w14:textId="77777777" w:rsidTr="000C3BC2">
        <w:trPr>
          <w:trHeight w:val="394"/>
        </w:trPr>
        <w:tc>
          <w:tcPr>
            <w:tcW w:w="1413" w:type="dxa"/>
          </w:tcPr>
          <w:p w14:paraId="3A3ECB14" w14:textId="77777777" w:rsidR="00B04F36" w:rsidRPr="007232E5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proofErr w:type="spellStart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Beckmann</w:t>
            </w:r>
            <w:proofErr w:type="spellEnd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 xml:space="preserve"> et al. 2015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CZWNrbWFubjwvQXV0aG9yPjxZZWFyPjIwMTY8L1llYXI+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CZWNrbWFubjwvQXV0aG9yPjxZZWFyPjIwMTY8L1llYXI+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6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.</w:t>
            </w:r>
          </w:p>
        </w:tc>
        <w:tc>
          <w:tcPr>
            <w:tcW w:w="3402" w:type="dxa"/>
          </w:tcPr>
          <w:p w14:paraId="16018394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Healthy females (n=90) consumed 0, 50, or 100g sucrose in water, followed by urine and blood sampling at 0, 3, and 24 hours.</w:t>
            </w:r>
          </w:p>
        </w:tc>
        <w:tc>
          <w:tcPr>
            <w:tcW w:w="2693" w:type="dxa"/>
          </w:tcPr>
          <w:p w14:paraId="532178EA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Increased erythronic acid in plasma</w:t>
            </w:r>
          </w:p>
        </w:tc>
        <w:tc>
          <w:tcPr>
            <w:tcW w:w="1552" w:type="dxa"/>
          </w:tcPr>
          <w:p w14:paraId="46289308" w14:textId="77777777" w:rsidR="00B04F36" w:rsidRPr="007D0330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Carbohydrate metabolism</w:t>
            </w:r>
          </w:p>
        </w:tc>
      </w:tr>
      <w:tr w:rsidR="00B04F36" w:rsidRPr="003B1D78" w14:paraId="305740F3" w14:textId="77777777" w:rsidTr="000C3BC2">
        <w:trPr>
          <w:trHeight w:val="394"/>
        </w:trPr>
        <w:tc>
          <w:tcPr>
            <w:tcW w:w="1413" w:type="dxa"/>
          </w:tcPr>
          <w:p w14:paraId="3C8DD6A3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He et al., 2023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IZTwvQXV0aG9yPjxZZWFyPjIwMjQ8L1llYXI+PFJlY051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IZTwvQXV0aG9yPjxZZWFyPjIwMjQ8L1llYXI+PFJlY051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7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.</w:t>
            </w:r>
          </w:p>
        </w:tc>
        <w:tc>
          <w:tcPr>
            <w:tcW w:w="3402" w:type="dxa"/>
          </w:tcPr>
          <w:p w14:paraId="286FFDA3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Male C57BL/6J mice were fed a high sucrose diet (30% sucrose in drinking water) for 24 weeks</w:t>
            </w:r>
          </w:p>
        </w:tc>
        <w:tc>
          <w:tcPr>
            <w:tcW w:w="2693" w:type="dxa"/>
          </w:tcPr>
          <w:p w14:paraId="6B62288F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Decreased muricholic acid level in the liver, </w:t>
            </w:r>
            <w:proofErr w:type="spellStart"/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cecal</w:t>
            </w:r>
            <w:proofErr w:type="spellEnd"/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and colon content. increased </w:t>
            </w:r>
            <w:proofErr w:type="spellStart"/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hyocholic</w:t>
            </w:r>
            <w:proofErr w:type="spellEnd"/>
            <w:r w:rsidRPr="003B1D78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acid levels in the serum.</w:t>
            </w:r>
          </w:p>
        </w:tc>
        <w:tc>
          <w:tcPr>
            <w:tcW w:w="1552" w:type="dxa"/>
          </w:tcPr>
          <w:p w14:paraId="2FBAE7B1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>Bile acid metabolism</w:t>
            </w:r>
          </w:p>
        </w:tc>
      </w:tr>
      <w:tr w:rsidR="00B04F36" w:rsidRPr="00EF3634" w14:paraId="797F6A0E" w14:textId="77777777" w:rsidTr="000C3BC2">
        <w:trPr>
          <w:trHeight w:val="394"/>
        </w:trPr>
        <w:tc>
          <w:tcPr>
            <w:tcW w:w="1413" w:type="dxa"/>
          </w:tcPr>
          <w:p w14:paraId="1E638757" w14:textId="77777777" w:rsidR="00B04F36" w:rsidRPr="004F621B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41D3C">
              <w:rPr>
                <w:rFonts w:ascii="Arial" w:hAnsi="Arial" w:cs="Arial"/>
                <w:color w:val="1155CC"/>
                <w:sz w:val="20"/>
                <w:szCs w:val="20"/>
              </w:rPr>
              <w:t>Stephenson et al.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 w:rsidRPr="00341D3C">
              <w:rPr>
                <w:rFonts w:ascii="Arial" w:hAnsi="Arial" w:cs="Arial"/>
                <w:color w:val="1155CC"/>
                <w:sz w:val="20"/>
                <w:szCs w:val="20"/>
              </w:rPr>
              <w:t>2022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TdGVwaGVuc29uPC9BdXRob3I+PFllYXI+MjAyMjwvWWVh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TdGVwaGVuc29uPC9BdXRob3I+PFllYXI+MjAyMjwvWWVh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8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>.</w:t>
            </w:r>
          </w:p>
        </w:tc>
        <w:tc>
          <w:tcPr>
            <w:tcW w:w="3402" w:type="dxa"/>
          </w:tcPr>
          <w:p w14:paraId="6B4BDF02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200CC3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Mice fed 10% sucrose solution in drinking water for 12 weeks</w:t>
            </w:r>
          </w:p>
        </w:tc>
        <w:tc>
          <w:tcPr>
            <w:tcW w:w="2693" w:type="dxa"/>
          </w:tcPr>
          <w:p w14:paraId="58B737BA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Increased </w:t>
            </w:r>
            <w:r w:rsidRPr="00012235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triglyceride-bound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>o</w:t>
            </w:r>
            <w:r w:rsidRPr="009C27B6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leate, palmitate, </w:t>
            </w: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 xml:space="preserve">and </w:t>
            </w:r>
            <w:r w:rsidRPr="009C27B6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stearate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in liver</w:t>
            </w: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>; Mixed alteration in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serum</w:t>
            </w: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 xml:space="preserve"> </w:t>
            </w:r>
            <w:r w:rsidRPr="00912A6C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bile acid</w:t>
            </w: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>s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pool (</w:t>
            </w:r>
            <w:r w:rsidRPr="0030077D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sex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and </w:t>
            </w:r>
            <w:r w:rsidRPr="0030077D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treatment interaction effect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)</w:t>
            </w:r>
          </w:p>
        </w:tc>
        <w:tc>
          <w:tcPr>
            <w:tcW w:w="1552" w:type="dxa"/>
          </w:tcPr>
          <w:p w14:paraId="07E1B8E9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 w:hint="eastAsia"/>
                <w:color w:val="1155CC"/>
                <w:sz w:val="20"/>
                <w:szCs w:val="20"/>
                <w:lang w:val="en-GB"/>
              </w:rPr>
              <w:t>Lipid metabolism and bile acid metabolism</w:t>
            </w:r>
          </w:p>
        </w:tc>
      </w:tr>
      <w:tr w:rsidR="00B04F36" w:rsidRPr="00EF3634" w14:paraId="16294FF9" w14:textId="77777777" w:rsidTr="000C3BC2">
        <w:trPr>
          <w:trHeight w:val="394"/>
        </w:trPr>
        <w:tc>
          <w:tcPr>
            <w:tcW w:w="1413" w:type="dxa"/>
          </w:tcPr>
          <w:p w14:paraId="281489C2" w14:textId="77777777" w:rsidR="00B04F36" w:rsidRPr="00341D3C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</w:rPr>
              <w:t xml:space="preserve">Mock et al. 2017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Nb2NrPC9BdXRob3I+PFllYXI+MjAxNzwvWWVhcj48UmVj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Nb2NrPC9BdXRob3I+PFllYXI+MjAxNzwvWWVhcj48UmVj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9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t>.</w:t>
            </w:r>
          </w:p>
        </w:tc>
        <w:tc>
          <w:tcPr>
            <w:tcW w:w="3402" w:type="dxa"/>
          </w:tcPr>
          <w:p w14:paraId="36F595E5" w14:textId="77777777" w:rsidR="00B04F36" w:rsidRPr="00200CC3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5F4E7F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Female rats fed 13%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</w:t>
            </w:r>
            <w:r w:rsidRPr="005F4E7F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sucrose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</w:t>
            </w:r>
            <w:r w:rsidRPr="005F4E7F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solutions for 8 weeks</w:t>
            </w:r>
          </w:p>
        </w:tc>
        <w:tc>
          <w:tcPr>
            <w:tcW w:w="2693" w:type="dxa"/>
          </w:tcPr>
          <w:p w14:paraId="0684316F" w14:textId="77777777" w:rsidR="00B04F36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F7423E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Increased palmitoleic acid in gonadal and retroperitoneal fat pads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; </w:t>
            </w:r>
            <w:r w:rsidRPr="007A1E2D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higher serum triglyceride</w:t>
            </w:r>
          </w:p>
        </w:tc>
        <w:tc>
          <w:tcPr>
            <w:tcW w:w="1552" w:type="dxa"/>
          </w:tcPr>
          <w:p w14:paraId="18692E7E" w14:textId="77777777" w:rsidR="00B04F36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Lipid metabolism</w:t>
            </w:r>
          </w:p>
        </w:tc>
      </w:tr>
      <w:tr w:rsidR="00B04F36" w:rsidRPr="00163D2A" w14:paraId="6B84165C" w14:textId="77777777" w:rsidTr="000C3BC2">
        <w:trPr>
          <w:trHeight w:val="394"/>
        </w:trPr>
        <w:tc>
          <w:tcPr>
            <w:tcW w:w="1413" w:type="dxa"/>
          </w:tcPr>
          <w:p w14:paraId="49EDBFC6" w14:textId="77777777" w:rsidR="00B04F36" w:rsidRPr="003239DA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proofErr w:type="spellStart"/>
            <w:r w:rsidRPr="00FD6C53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Öztürk</w:t>
            </w:r>
            <w:proofErr w:type="spellEnd"/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et al. 2022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 &lt;EndNote&gt;&lt;Cite&gt;&lt;Author&gt;Eryavuz Onmaz&lt;/Author&gt;&lt;Year&gt;2022&lt;/Year&gt;&lt;RecNum&gt;9&lt;/RecNum&gt;&lt;DisplayText&gt;[10]&lt;/DisplayText&gt;&lt;record&gt;&lt;rec-number&gt;9&lt;/rec-number&gt;&lt;foreign-keys&gt;&lt;key app="EN" db-id="spsx0e5zttf55ve20do5xx5uwezr9fts2pd0" timestamp="1731939294"&gt;9&lt;/key&gt;&lt;/foreign-keys&gt;&lt;ref-type name="Journal Article"&gt;17&lt;/ref-type&gt;&lt;contributors&gt;&lt;authors&gt;&lt;author&gt;Eryavuz Onmaz, Duygu&lt;/author&gt;&lt;author&gt;Ozturk, Bahadir&lt;/author&gt;&lt;/authors&gt;&lt;/contributors&gt;&lt;titles&gt;&lt;title&gt;Altered Kynurenine Pathway Metabolism in Rats Fed Added Sugars&lt;/title&gt;&lt;secondary-title&gt;Genel Tıp Dergisi&lt;/secondary-title&gt;&lt;translated-title&gt;İlave şekerlerle beslenen ratlarda değişmiş kinürenin yolağı metabolizması&lt;/translated-title&gt;&lt;/titles&gt;&lt;periodical&gt;&lt;full-title&gt;Genel Tıp Dergisi&lt;/full-title&gt;&lt;/periodical&gt;&lt;pages&gt;525-529&lt;/pages&gt;&lt;volume&gt;32&lt;/volume&gt;&lt;number&gt;5&lt;/number&gt;&lt;keywords&gt;&lt;keyword&gt;Tryptophan&lt;/keyword&gt;&lt;keyword&gt;kynurenine&lt;/keyword&gt;&lt;keyword&gt;HFCS&lt;/keyword&gt;&lt;keyword&gt;sucrose&lt;/keyword&gt;&lt;keyword&gt;inflammation&lt;/keyword&gt;&lt;/keywords&gt;&lt;dates&gt;&lt;year&gt;2022&lt;/year&gt;&lt;pub-dates&gt;&lt;date&gt;October&lt;/date&gt;&lt;/pub-dates&gt;&lt;/dates&gt;&lt;publisher&gt;Selcuk University&lt;/publisher&gt;&lt;isbn&gt;2602-3741&lt;/isbn&gt;&lt;urls&gt;&lt;related-urls&gt;&lt;url&gt;https://doi.org/10.54005/geneltip.1140308&lt;/url&gt;&lt;/related-urls&gt;&lt;/urls&gt;&lt;electronic-resource-num&gt;10.54005/geneltip.1140308&lt;/electronic-resource-num&gt;&lt;language&gt;en&lt;/language&gt;&lt;/record&gt;&lt;/Cite&gt;&lt;/EndNote&gt;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  <w:lang w:val="en-GB"/>
              </w:rPr>
              <w:t>[10]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.</w:t>
            </w:r>
          </w:p>
        </w:tc>
        <w:tc>
          <w:tcPr>
            <w:tcW w:w="3402" w:type="dxa"/>
          </w:tcPr>
          <w:p w14:paraId="40E2F13C" w14:textId="77777777" w:rsidR="00B04F36" w:rsidRPr="00163D2A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317987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Wistar male rats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fed 10% sucrose in drinking for 3 months</w:t>
            </w:r>
          </w:p>
        </w:tc>
        <w:tc>
          <w:tcPr>
            <w:tcW w:w="2693" w:type="dxa"/>
          </w:tcPr>
          <w:p w14:paraId="5D4D709F" w14:textId="77777777" w:rsidR="00B04F36" w:rsidRPr="00163D2A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Decreased serum levels of </w:t>
            </w:r>
            <w:r w:rsidRPr="007155FC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kynurenic acid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and k</w:t>
            </w:r>
            <w:r w:rsidRPr="007155FC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ynurenine</w:t>
            </w:r>
          </w:p>
        </w:tc>
        <w:tc>
          <w:tcPr>
            <w:tcW w:w="1552" w:type="dxa"/>
          </w:tcPr>
          <w:p w14:paraId="7EE67E31" w14:textId="77777777" w:rsidR="00B04F36" w:rsidRPr="00163D2A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T</w:t>
            </w:r>
            <w:r w:rsidRPr="00F81EC0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ryptophan metabolism</w:t>
            </w:r>
          </w:p>
        </w:tc>
      </w:tr>
      <w:tr w:rsidR="00B04F36" w:rsidRPr="003B1D78" w14:paraId="4390F70C" w14:textId="77777777" w:rsidTr="000C3BC2">
        <w:trPr>
          <w:trHeight w:val="671"/>
        </w:trPr>
        <w:tc>
          <w:tcPr>
            <w:tcW w:w="1413" w:type="dxa"/>
          </w:tcPr>
          <w:p w14:paraId="455AAB4D" w14:textId="77777777" w:rsidR="00B04F36" w:rsidRPr="009F46FD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</w:pPr>
            <w:proofErr w:type="spellStart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Gariani</w:t>
            </w:r>
            <w:proofErr w:type="spellEnd"/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 xml:space="preserve">, Karim, et al. 2016 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HYXJpYW5pPC9BdXRob3I+PFllYXI+MjAxNjwvWWVhcj48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begin">
                <w:fldData xml:space="preserve">PEVuZE5vdGU+PENpdGU+PEF1dGhvcj5HYXJpYW5pPC9BdXRob3I+PFllYXI+MjAxNjwvWWVhcj48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</w:rPr>
              <w:t>[11]</w:t>
            </w:r>
            <w:r>
              <w:rPr>
                <w:rFonts w:ascii="Arial" w:hAnsi="Arial" w:cs="Arial"/>
                <w:color w:val="1155CC"/>
                <w:sz w:val="20"/>
                <w:szCs w:val="20"/>
              </w:rPr>
              <w:fldChar w:fldCharType="end"/>
            </w:r>
            <w:r w:rsidRPr="009F46FD">
              <w:rPr>
                <w:rFonts w:ascii="Arial" w:hAnsi="Arial" w:cs="Arial"/>
                <w:color w:val="1155CC"/>
                <w:sz w:val="20"/>
                <w:szCs w:val="20"/>
                <w:lang w:val="sv-SE"/>
              </w:rPr>
              <w:t>.</w:t>
            </w:r>
          </w:p>
        </w:tc>
        <w:tc>
          <w:tcPr>
            <w:tcW w:w="3402" w:type="dxa"/>
          </w:tcPr>
          <w:p w14:paraId="426A87C2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Male C57BL/6J mice were fed with a Western high</w:t>
            </w:r>
            <w:r w:rsidRPr="003B1D78">
              <w:rPr>
                <w:rFonts w:ascii="Cambria Math" w:hAnsi="Cambria Math" w:cs="Cambria Math"/>
                <w:color w:val="1155CC"/>
                <w:sz w:val="20"/>
                <w:szCs w:val="20"/>
              </w:rPr>
              <w:t>‐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fat and high</w:t>
            </w:r>
            <w:r w:rsidRPr="003B1D78">
              <w:rPr>
                <w:rFonts w:ascii="Cambria Math" w:hAnsi="Cambria Math" w:cs="Cambria Math"/>
                <w:color w:val="1155CC"/>
                <w:sz w:val="20"/>
                <w:szCs w:val="20"/>
              </w:rPr>
              <w:t>‐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sucrose</w:t>
            </w:r>
          </w:p>
        </w:tc>
        <w:tc>
          <w:tcPr>
            <w:tcW w:w="2693" w:type="dxa"/>
          </w:tcPr>
          <w:p w14:paraId="0BE6EEB4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Decreased NAD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  <w:vertAlign w:val="superscript"/>
              </w:rPr>
              <w:t>+</w:t>
            </w: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 xml:space="preserve"> levels in the liver</w:t>
            </w:r>
          </w:p>
        </w:tc>
        <w:tc>
          <w:tcPr>
            <w:tcW w:w="1552" w:type="dxa"/>
          </w:tcPr>
          <w:p w14:paraId="35601EF9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</w:rPr>
            </w:pPr>
            <w:r w:rsidRPr="003B1D78">
              <w:rPr>
                <w:rFonts w:ascii="Arial" w:hAnsi="Arial" w:cs="Arial"/>
                <w:color w:val="1155CC"/>
                <w:sz w:val="20"/>
                <w:szCs w:val="20"/>
              </w:rPr>
              <w:t>Fatty acid oxidation</w:t>
            </w:r>
          </w:p>
        </w:tc>
      </w:tr>
      <w:tr w:rsidR="00B04F36" w:rsidRPr="003B1D78" w14:paraId="03ACA7C5" w14:textId="77777777" w:rsidTr="000C3BC2">
        <w:trPr>
          <w:trHeight w:val="394"/>
        </w:trPr>
        <w:tc>
          <w:tcPr>
            <w:tcW w:w="1413" w:type="dxa"/>
          </w:tcPr>
          <w:p w14:paraId="2B6250DE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7232E5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Togo et al., 2019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Ub2dvPC9BdXRob3I+PFllYXI+MjAxOTwvWWVhcj48UmVj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begin">
                <w:fldData xml:space="preserve">PEVuZE5vdGU+PENpdGU+PEF1dGhvcj5Ub2dvPC9BdXRob3I+PFllYXI+MjAxOTwvWWVhcj48UmVj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</w:fldData>
              </w:fldCha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1155CC"/>
                <w:sz w:val="20"/>
                <w:szCs w:val="20"/>
                <w:lang w:val="en-GB"/>
              </w:rPr>
              <w:t>[12]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.</w:t>
            </w:r>
          </w:p>
        </w:tc>
        <w:tc>
          <w:tcPr>
            <w:tcW w:w="3402" w:type="dxa"/>
          </w:tcPr>
          <w:p w14:paraId="75C50F64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7232E5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C57BL/6J mice fed liquid 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(</w:t>
            </w:r>
            <w:r w:rsidRPr="00896570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50% by weigh</w:t>
            </w: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 xml:space="preserve">) </w:t>
            </w:r>
            <w:r w:rsidRPr="007232E5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or solid sucrose for 8 weeks</w:t>
            </w:r>
          </w:p>
        </w:tc>
        <w:tc>
          <w:tcPr>
            <w:tcW w:w="2693" w:type="dxa"/>
          </w:tcPr>
          <w:p w14:paraId="23EC58C1" w14:textId="77777777" w:rsidR="00B04F36" w:rsidRPr="00553779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 w:rsidRPr="007232E5"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Elevated hepatic fat</w:t>
            </w:r>
          </w:p>
        </w:tc>
        <w:tc>
          <w:tcPr>
            <w:tcW w:w="1552" w:type="dxa"/>
          </w:tcPr>
          <w:p w14:paraId="3D15AD78" w14:textId="77777777" w:rsidR="00B04F36" w:rsidRPr="003B1D78" w:rsidRDefault="00B04F36" w:rsidP="000C3BC2">
            <w:pPr>
              <w:spacing w:after="160"/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1155CC"/>
                <w:sz w:val="20"/>
                <w:szCs w:val="20"/>
                <w:lang w:val="en-GB"/>
              </w:rPr>
              <w:t>Lipid metabolism</w:t>
            </w:r>
          </w:p>
        </w:tc>
      </w:tr>
    </w:tbl>
    <w:p w14:paraId="27F9EF2C" w14:textId="77777777" w:rsidR="001A018A" w:rsidRDefault="001A018A"/>
    <w:sectPr w:rsidR="001A018A" w:rsidSect="00975FAF">
      <w:type w:val="continuous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4F36"/>
    <w:rsid w:val="00003F71"/>
    <w:rsid w:val="0000497B"/>
    <w:rsid w:val="0001299E"/>
    <w:rsid w:val="000210EF"/>
    <w:rsid w:val="00034163"/>
    <w:rsid w:val="00043C13"/>
    <w:rsid w:val="0005337C"/>
    <w:rsid w:val="0008009C"/>
    <w:rsid w:val="00096302"/>
    <w:rsid w:val="000A75B0"/>
    <w:rsid w:val="000B3FD8"/>
    <w:rsid w:val="0010062D"/>
    <w:rsid w:val="001033C1"/>
    <w:rsid w:val="00110391"/>
    <w:rsid w:val="00112B3E"/>
    <w:rsid w:val="0011491E"/>
    <w:rsid w:val="00114E58"/>
    <w:rsid w:val="00117003"/>
    <w:rsid w:val="001277EE"/>
    <w:rsid w:val="00131AA4"/>
    <w:rsid w:val="00135C0A"/>
    <w:rsid w:val="0016679F"/>
    <w:rsid w:val="00171CFF"/>
    <w:rsid w:val="00180A70"/>
    <w:rsid w:val="001815A4"/>
    <w:rsid w:val="00190DFF"/>
    <w:rsid w:val="0019618B"/>
    <w:rsid w:val="001A018A"/>
    <w:rsid w:val="001A2C6E"/>
    <w:rsid w:val="001B32D2"/>
    <w:rsid w:val="001B3365"/>
    <w:rsid w:val="001B5DC6"/>
    <w:rsid w:val="001C54A2"/>
    <w:rsid w:val="001D1AC0"/>
    <w:rsid w:val="001D5376"/>
    <w:rsid w:val="001E1825"/>
    <w:rsid w:val="001F0E64"/>
    <w:rsid w:val="002017E8"/>
    <w:rsid w:val="002037C4"/>
    <w:rsid w:val="00206C40"/>
    <w:rsid w:val="00213F35"/>
    <w:rsid w:val="00220BD6"/>
    <w:rsid w:val="002234D3"/>
    <w:rsid w:val="00226549"/>
    <w:rsid w:val="00226B91"/>
    <w:rsid w:val="00233A70"/>
    <w:rsid w:val="00247FE7"/>
    <w:rsid w:val="0026512B"/>
    <w:rsid w:val="00277435"/>
    <w:rsid w:val="002777D0"/>
    <w:rsid w:val="00277BBF"/>
    <w:rsid w:val="00284936"/>
    <w:rsid w:val="00284C66"/>
    <w:rsid w:val="002A05FD"/>
    <w:rsid w:val="002A1B9C"/>
    <w:rsid w:val="002C5746"/>
    <w:rsid w:val="003062BE"/>
    <w:rsid w:val="00332620"/>
    <w:rsid w:val="003359E5"/>
    <w:rsid w:val="0035474E"/>
    <w:rsid w:val="003941D5"/>
    <w:rsid w:val="003A02F3"/>
    <w:rsid w:val="003C4CFB"/>
    <w:rsid w:val="003D68F3"/>
    <w:rsid w:val="003E4F71"/>
    <w:rsid w:val="003F198C"/>
    <w:rsid w:val="00402F8D"/>
    <w:rsid w:val="00405DAA"/>
    <w:rsid w:val="00412ECF"/>
    <w:rsid w:val="004303EF"/>
    <w:rsid w:val="00435CC2"/>
    <w:rsid w:val="00450E3B"/>
    <w:rsid w:val="00451EE0"/>
    <w:rsid w:val="004661B0"/>
    <w:rsid w:val="0047089B"/>
    <w:rsid w:val="00483CAF"/>
    <w:rsid w:val="00495536"/>
    <w:rsid w:val="004A1E05"/>
    <w:rsid w:val="004B17A4"/>
    <w:rsid w:val="004E3BDC"/>
    <w:rsid w:val="004F0486"/>
    <w:rsid w:val="005025F5"/>
    <w:rsid w:val="005143EB"/>
    <w:rsid w:val="005147EE"/>
    <w:rsid w:val="00536C47"/>
    <w:rsid w:val="005401A2"/>
    <w:rsid w:val="00552636"/>
    <w:rsid w:val="00553EE7"/>
    <w:rsid w:val="00562957"/>
    <w:rsid w:val="00564924"/>
    <w:rsid w:val="0057031A"/>
    <w:rsid w:val="0057116E"/>
    <w:rsid w:val="00586D48"/>
    <w:rsid w:val="00595422"/>
    <w:rsid w:val="005A6CFD"/>
    <w:rsid w:val="005A71B3"/>
    <w:rsid w:val="005B3807"/>
    <w:rsid w:val="005C36FE"/>
    <w:rsid w:val="005E634F"/>
    <w:rsid w:val="005E7C8C"/>
    <w:rsid w:val="006203FD"/>
    <w:rsid w:val="0064013B"/>
    <w:rsid w:val="00641BFF"/>
    <w:rsid w:val="00642D82"/>
    <w:rsid w:val="00660F33"/>
    <w:rsid w:val="006721F7"/>
    <w:rsid w:val="0067397A"/>
    <w:rsid w:val="00675B67"/>
    <w:rsid w:val="006A6CC6"/>
    <w:rsid w:val="006D21E3"/>
    <w:rsid w:val="006D3AD5"/>
    <w:rsid w:val="00731AF7"/>
    <w:rsid w:val="00747970"/>
    <w:rsid w:val="00750B18"/>
    <w:rsid w:val="007664B9"/>
    <w:rsid w:val="00783AC3"/>
    <w:rsid w:val="0078594C"/>
    <w:rsid w:val="0079289A"/>
    <w:rsid w:val="007C5C6D"/>
    <w:rsid w:val="007D478A"/>
    <w:rsid w:val="007E2787"/>
    <w:rsid w:val="007F3C3A"/>
    <w:rsid w:val="008023CF"/>
    <w:rsid w:val="0082402F"/>
    <w:rsid w:val="00831DA8"/>
    <w:rsid w:val="008400B4"/>
    <w:rsid w:val="00845886"/>
    <w:rsid w:val="00871569"/>
    <w:rsid w:val="0087633D"/>
    <w:rsid w:val="00883686"/>
    <w:rsid w:val="00885A74"/>
    <w:rsid w:val="0089383E"/>
    <w:rsid w:val="008A6421"/>
    <w:rsid w:val="008B4516"/>
    <w:rsid w:val="008D557F"/>
    <w:rsid w:val="008E5DFC"/>
    <w:rsid w:val="0090185E"/>
    <w:rsid w:val="0090726F"/>
    <w:rsid w:val="00925BA6"/>
    <w:rsid w:val="00932B27"/>
    <w:rsid w:val="00936E96"/>
    <w:rsid w:val="00956969"/>
    <w:rsid w:val="00970C96"/>
    <w:rsid w:val="0097224A"/>
    <w:rsid w:val="009723B6"/>
    <w:rsid w:val="00972CF5"/>
    <w:rsid w:val="00975FAF"/>
    <w:rsid w:val="009B0FB6"/>
    <w:rsid w:val="009B2345"/>
    <w:rsid w:val="009C4CA6"/>
    <w:rsid w:val="009D1787"/>
    <w:rsid w:val="009E6142"/>
    <w:rsid w:val="00A12FFB"/>
    <w:rsid w:val="00A15DEC"/>
    <w:rsid w:val="00A172E9"/>
    <w:rsid w:val="00A20250"/>
    <w:rsid w:val="00A22F23"/>
    <w:rsid w:val="00A310B2"/>
    <w:rsid w:val="00A46BBA"/>
    <w:rsid w:val="00A734C5"/>
    <w:rsid w:val="00A75187"/>
    <w:rsid w:val="00A83114"/>
    <w:rsid w:val="00A87CF0"/>
    <w:rsid w:val="00A926F6"/>
    <w:rsid w:val="00AA1AE5"/>
    <w:rsid w:val="00AA5AC7"/>
    <w:rsid w:val="00AC3E72"/>
    <w:rsid w:val="00AC40E1"/>
    <w:rsid w:val="00AE5D68"/>
    <w:rsid w:val="00AF19FE"/>
    <w:rsid w:val="00AF511F"/>
    <w:rsid w:val="00B04765"/>
    <w:rsid w:val="00B04F36"/>
    <w:rsid w:val="00B22279"/>
    <w:rsid w:val="00B30344"/>
    <w:rsid w:val="00B44E65"/>
    <w:rsid w:val="00B51E76"/>
    <w:rsid w:val="00B5748C"/>
    <w:rsid w:val="00BA48AB"/>
    <w:rsid w:val="00BB0200"/>
    <w:rsid w:val="00BC0FC7"/>
    <w:rsid w:val="00BD335E"/>
    <w:rsid w:val="00BD67A2"/>
    <w:rsid w:val="00BE24A1"/>
    <w:rsid w:val="00BE2532"/>
    <w:rsid w:val="00BF6BD6"/>
    <w:rsid w:val="00C11F7B"/>
    <w:rsid w:val="00C320A2"/>
    <w:rsid w:val="00C34DF0"/>
    <w:rsid w:val="00C46E15"/>
    <w:rsid w:val="00C55C9F"/>
    <w:rsid w:val="00C607DA"/>
    <w:rsid w:val="00C665AF"/>
    <w:rsid w:val="00C66D27"/>
    <w:rsid w:val="00C7206D"/>
    <w:rsid w:val="00C80E89"/>
    <w:rsid w:val="00C824F7"/>
    <w:rsid w:val="00CC0769"/>
    <w:rsid w:val="00CE23C4"/>
    <w:rsid w:val="00CE703D"/>
    <w:rsid w:val="00D02D6A"/>
    <w:rsid w:val="00D03015"/>
    <w:rsid w:val="00D25830"/>
    <w:rsid w:val="00D673F0"/>
    <w:rsid w:val="00D74BE4"/>
    <w:rsid w:val="00D824BD"/>
    <w:rsid w:val="00D900AF"/>
    <w:rsid w:val="00D908C7"/>
    <w:rsid w:val="00DB1D4E"/>
    <w:rsid w:val="00DE3763"/>
    <w:rsid w:val="00E015B8"/>
    <w:rsid w:val="00E33D2C"/>
    <w:rsid w:val="00E41D88"/>
    <w:rsid w:val="00E5047D"/>
    <w:rsid w:val="00E76CA4"/>
    <w:rsid w:val="00E81D65"/>
    <w:rsid w:val="00EB6F78"/>
    <w:rsid w:val="00ED247A"/>
    <w:rsid w:val="00EE181A"/>
    <w:rsid w:val="00EE5CCE"/>
    <w:rsid w:val="00F04793"/>
    <w:rsid w:val="00F123F1"/>
    <w:rsid w:val="00F2288E"/>
    <w:rsid w:val="00F415BB"/>
    <w:rsid w:val="00F50806"/>
    <w:rsid w:val="00F624A6"/>
    <w:rsid w:val="00F70089"/>
    <w:rsid w:val="00F83848"/>
    <w:rsid w:val="00FA1E1E"/>
    <w:rsid w:val="00FB19D9"/>
    <w:rsid w:val="00FB4664"/>
    <w:rsid w:val="00FB6403"/>
    <w:rsid w:val="00FC5C55"/>
    <w:rsid w:val="00FD3FC9"/>
    <w:rsid w:val="00FE3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1780FA4"/>
  <w15:chartTrackingRefBased/>
  <w15:docId w15:val="{4F408CD2-3FD5-764F-B1ED-5C8E6FEE3E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04F36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04F3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4F3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4F3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4F3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04F3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4F36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4F36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04F36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04F36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4F36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4F36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4F36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4F36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04F36"/>
    <w:rPr>
      <w:rFonts w:eastAsiaTheme="majorEastAsia" w:cstheme="majorBidi"/>
      <w:color w:val="0F4761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4F36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4F36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04F36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04F36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B04F36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4F36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4F36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04F36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B04F3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04F36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B04F3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04F3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04F3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04F36"/>
    <w:rPr>
      <w:i/>
      <w:iCs/>
      <w:color w:val="0F4761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B04F36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B04F3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55</Words>
  <Characters>6017</Characters>
  <Application>Microsoft Office Word</Application>
  <DocSecurity>0</DocSecurity>
  <Lines>50</Lines>
  <Paragraphs>14</Paragraphs>
  <ScaleCrop>false</ScaleCrop>
  <Company/>
  <LinksUpToDate>false</LinksUpToDate>
  <CharactersWithSpaces>7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 Yang</dc:creator>
  <cp:keywords/>
  <dc:description/>
  <cp:lastModifiedBy>Hong Yang</cp:lastModifiedBy>
  <cp:revision>1</cp:revision>
  <dcterms:created xsi:type="dcterms:W3CDTF">2024-11-28T05:59:00Z</dcterms:created>
  <dcterms:modified xsi:type="dcterms:W3CDTF">2024-11-28T05:59:00Z</dcterms:modified>
</cp:coreProperties>
</file>